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leGrid"/>
        <w:tblW w:w="9720" w:type="dxa"/>
        <w:tblInd w:w="-522" w:type="dxa"/>
        <w:tblLook w:val="04A0" w:firstRow="1" w:lastRow="0" w:firstColumn="1" w:lastColumn="0" w:noHBand="0" w:noVBand="1"/>
      </w:tblPr>
      <w:tblGrid>
        <w:gridCol w:w="3465"/>
        <w:gridCol w:w="6255"/>
      </w:tblGrid>
      <w:tr w:rsidR="00441851" w:rsidRPr="0082260D" w14:paraId="5FBE5F90" w14:textId="77777777" w:rsidTr="005B02E4">
        <w:tc>
          <w:tcPr>
            <w:tcW w:w="972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C920E42" w14:textId="77777777" w:rsidR="00441851" w:rsidRDefault="00441851" w:rsidP="005B02E4">
            <w:pPr>
              <w:jc w:val="both"/>
              <w:rPr>
                <w:b/>
                <w:sz w:val="28"/>
                <w:szCs w:val="28"/>
              </w:rPr>
            </w:pPr>
            <w:r w:rsidRPr="0082260D">
              <w:rPr>
                <w:b/>
                <w:sz w:val="28"/>
                <w:szCs w:val="28"/>
              </w:rPr>
              <w:t xml:space="preserve">Supplementary table </w:t>
            </w:r>
            <w:r>
              <w:rPr>
                <w:b/>
                <w:sz w:val="28"/>
                <w:szCs w:val="28"/>
              </w:rPr>
              <w:t>A</w:t>
            </w:r>
          </w:p>
          <w:p w14:paraId="3A39F190" w14:textId="77777777" w:rsidR="00441851" w:rsidRDefault="00441851" w:rsidP="005B02E4">
            <w:pPr>
              <w:jc w:val="both"/>
              <w:rPr>
                <w:b/>
                <w:sz w:val="28"/>
                <w:szCs w:val="28"/>
              </w:rPr>
            </w:pPr>
          </w:p>
          <w:p w14:paraId="5BF4F741" w14:textId="77777777" w:rsidR="00441851" w:rsidRPr="0082260D" w:rsidRDefault="00441851" w:rsidP="005B02E4">
            <w:pPr>
              <w:jc w:val="both"/>
              <w:rPr>
                <w:b/>
                <w:bCs/>
                <w:sz w:val="28"/>
                <w:szCs w:val="28"/>
              </w:rPr>
            </w:pPr>
            <w:r w:rsidRPr="0082260D">
              <w:rPr>
                <w:b/>
                <w:sz w:val="28"/>
                <w:szCs w:val="28"/>
              </w:rPr>
              <w:t>Operational definitions</w:t>
            </w:r>
            <w:r>
              <w:rPr>
                <w:b/>
                <w:sz w:val="28"/>
                <w:szCs w:val="28"/>
              </w:rPr>
              <w:t xml:space="preserve"> </w:t>
            </w:r>
          </w:p>
        </w:tc>
      </w:tr>
      <w:tr w:rsidR="00441851" w:rsidRPr="0082260D" w14:paraId="4E5584FA" w14:textId="77777777" w:rsidTr="005B02E4">
        <w:tc>
          <w:tcPr>
            <w:tcW w:w="346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565072F" w14:textId="77777777" w:rsidR="00441851" w:rsidRPr="0082260D" w:rsidRDefault="00441851" w:rsidP="005B02E4">
            <w:pPr>
              <w:rPr>
                <w:color w:val="000000"/>
                <w:sz w:val="28"/>
                <w:szCs w:val="28"/>
                <w:shd w:val="clear" w:color="auto" w:fill="FFFFFF"/>
              </w:rPr>
            </w:pPr>
            <w:r w:rsidRPr="0082260D">
              <w:rPr>
                <w:b/>
                <w:bCs/>
                <w:sz w:val="28"/>
                <w:szCs w:val="28"/>
              </w:rPr>
              <w:t>DR –TB</w:t>
            </w:r>
          </w:p>
          <w:p w14:paraId="2FD150D2" w14:textId="77777777" w:rsidR="00441851" w:rsidRPr="0082260D" w:rsidRDefault="00441851" w:rsidP="005B02E4">
            <w:pPr>
              <w:rPr>
                <w:b/>
                <w:bCs/>
                <w:sz w:val="28"/>
                <w:szCs w:val="28"/>
              </w:rPr>
            </w:pPr>
          </w:p>
        </w:tc>
        <w:tc>
          <w:tcPr>
            <w:tcW w:w="625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C164B5A" w14:textId="77777777" w:rsidR="00441851" w:rsidRPr="0082260D" w:rsidRDefault="00441851" w:rsidP="005B02E4">
            <w:pPr>
              <w:jc w:val="both"/>
              <w:rPr>
                <w:b/>
                <w:bCs/>
                <w:sz w:val="28"/>
                <w:szCs w:val="28"/>
              </w:rPr>
            </w:pPr>
            <w:r w:rsidRPr="0082260D">
              <w:rPr>
                <w:color w:val="000000"/>
                <w:sz w:val="28"/>
                <w:szCs w:val="28"/>
                <w:shd w:val="clear" w:color="auto" w:fill="FFFFFF"/>
              </w:rPr>
              <w:t xml:space="preserve">A patient having </w:t>
            </w:r>
            <w:r>
              <w:rPr>
                <w:color w:val="000000"/>
                <w:sz w:val="28"/>
                <w:szCs w:val="28"/>
                <w:shd w:val="clear" w:color="auto" w:fill="FFFFFF"/>
              </w:rPr>
              <w:t>b</w:t>
            </w:r>
            <w:r w:rsidRPr="0082260D">
              <w:rPr>
                <w:color w:val="000000"/>
                <w:sz w:val="28"/>
                <w:szCs w:val="28"/>
                <w:shd w:val="clear" w:color="auto" w:fill="FFFFFF"/>
              </w:rPr>
              <w:t xml:space="preserve">acilli that are resistant </w:t>
            </w:r>
            <w:r w:rsidRPr="0082260D">
              <w:rPr>
                <w:color w:val="000000" w:themeColor="text1"/>
                <w:sz w:val="28"/>
                <w:szCs w:val="28"/>
                <w:shd w:val="clear" w:color="auto" w:fill="FFFFFF"/>
              </w:rPr>
              <w:t xml:space="preserve">using </w:t>
            </w:r>
            <w:r w:rsidRPr="0082260D">
              <w:rPr>
                <w:bCs/>
                <w:color w:val="000000" w:themeColor="text1"/>
                <w:sz w:val="28"/>
                <w:szCs w:val="28"/>
              </w:rPr>
              <w:t>phenotypic or genotypic methods</w:t>
            </w:r>
            <w:r w:rsidRPr="0082260D">
              <w:rPr>
                <w:color w:val="000000"/>
                <w:sz w:val="28"/>
                <w:szCs w:val="28"/>
                <w:shd w:val="clear" w:color="auto" w:fill="FFFFFF"/>
              </w:rPr>
              <w:t xml:space="preserve"> to at least Isoniazid or Rifampicin (the DST result being from an RNTCP accredited IRL) </w:t>
            </w:r>
          </w:p>
        </w:tc>
      </w:tr>
      <w:tr w:rsidR="00441851" w:rsidRPr="0082260D" w14:paraId="0DB5F278" w14:textId="77777777" w:rsidTr="005B02E4">
        <w:trPr>
          <w:trHeight w:val="1598"/>
        </w:trPr>
        <w:tc>
          <w:tcPr>
            <w:tcW w:w="3465" w:type="dxa"/>
            <w:tcBorders>
              <w:top w:val="nil"/>
              <w:left w:val="nil"/>
              <w:bottom w:val="nil"/>
              <w:right w:val="nil"/>
            </w:tcBorders>
          </w:tcPr>
          <w:p w14:paraId="41DB3706" w14:textId="77777777" w:rsidR="00441851" w:rsidRPr="0082260D" w:rsidRDefault="00441851" w:rsidP="005B02E4">
            <w:pPr>
              <w:rPr>
                <w:b/>
                <w:sz w:val="28"/>
                <w:szCs w:val="28"/>
              </w:rPr>
            </w:pPr>
            <w:r w:rsidRPr="0082260D">
              <w:rPr>
                <w:b/>
                <w:sz w:val="28"/>
                <w:szCs w:val="28"/>
              </w:rPr>
              <w:t xml:space="preserve">Adverse Event (AE) </w:t>
            </w:r>
          </w:p>
        </w:tc>
        <w:tc>
          <w:tcPr>
            <w:tcW w:w="6255" w:type="dxa"/>
            <w:tcBorders>
              <w:top w:val="nil"/>
              <w:left w:val="nil"/>
              <w:bottom w:val="nil"/>
              <w:right w:val="nil"/>
            </w:tcBorders>
          </w:tcPr>
          <w:p w14:paraId="11DAB09B" w14:textId="77777777" w:rsidR="00441851" w:rsidRPr="0082260D" w:rsidRDefault="00441851" w:rsidP="005B02E4">
            <w:pPr>
              <w:jc w:val="both"/>
              <w:rPr>
                <w:sz w:val="28"/>
                <w:szCs w:val="28"/>
              </w:rPr>
            </w:pPr>
            <w:r w:rsidRPr="0082260D">
              <w:rPr>
                <w:sz w:val="28"/>
                <w:szCs w:val="28"/>
              </w:rPr>
              <w:t>Any untoward medical occurrence in a patient or clinical investigation subject given a pharmaceutical product; does not necessarily have a causal relationship with such treatment</w:t>
            </w:r>
            <w:r>
              <w:rPr>
                <w:sz w:val="28"/>
                <w:szCs w:val="28"/>
              </w:rPr>
              <w:t>.</w:t>
            </w:r>
            <w:r>
              <w:rPr>
                <w:sz w:val="28"/>
                <w:szCs w:val="28"/>
              </w:rPr>
              <w:fldChar w:fldCharType="begin" w:fldLock="1"/>
            </w:r>
            <w:r>
              <w:rPr>
                <w:sz w:val="28"/>
                <w:szCs w:val="28"/>
              </w:rPr>
              <w:instrText>ADDIN CSL_CITATION {"citationItems":[{"id":"ITEM-1","itemData":{"ISBN":"9780429132032","author":[{"dropping-particle":"","family":"Deborah Rosenbaum","given":"Fred Smith","non-dropping-particle":"","parse-names":false,"suffix":""}],"id":"ITEM-1","issued":{"date-parts":[["1998"]]},"publisher":"CRC Press ","title":"Clinical Research Monitor Handbook: GCP Tools and Techniques, Second Edition - CRC Press Book","type":"book"},"uris":["http://www.mendeley.com/documents/?uuid=5bed2722-5d1b-3184-93a6-2269948a319c"]}],"mendeley":{"formattedCitation":"(18)","plainTextFormattedCitation":"(18)","previouslyFormattedCitation":"(18)"},"properties":{"noteIndex":0},"schema":"https://github.com/citation-style-language/schema/raw/master/csl-citation.json"}</w:instrText>
            </w:r>
            <w:r>
              <w:rPr>
                <w:sz w:val="28"/>
                <w:szCs w:val="28"/>
              </w:rPr>
              <w:fldChar w:fldCharType="separate"/>
            </w:r>
            <w:r w:rsidRPr="002B00AF">
              <w:rPr>
                <w:noProof/>
                <w:sz w:val="28"/>
                <w:szCs w:val="28"/>
              </w:rPr>
              <w:t>(18)</w:t>
            </w:r>
            <w:r>
              <w:rPr>
                <w:sz w:val="28"/>
                <w:szCs w:val="28"/>
              </w:rPr>
              <w:fldChar w:fldCharType="end"/>
            </w:r>
          </w:p>
        </w:tc>
      </w:tr>
      <w:tr w:rsidR="00441851" w:rsidRPr="0082260D" w14:paraId="76F1107D" w14:textId="77777777" w:rsidTr="005B02E4">
        <w:tc>
          <w:tcPr>
            <w:tcW w:w="3465" w:type="dxa"/>
            <w:tcBorders>
              <w:top w:val="nil"/>
              <w:left w:val="nil"/>
              <w:bottom w:val="nil"/>
              <w:right w:val="nil"/>
            </w:tcBorders>
          </w:tcPr>
          <w:p w14:paraId="18239600" w14:textId="77777777" w:rsidR="00441851" w:rsidRPr="0082260D" w:rsidRDefault="00441851" w:rsidP="005B02E4">
            <w:pPr>
              <w:jc w:val="both"/>
              <w:rPr>
                <w:b/>
                <w:bCs/>
                <w:sz w:val="28"/>
                <w:szCs w:val="28"/>
              </w:rPr>
            </w:pPr>
            <w:r w:rsidRPr="0082260D">
              <w:rPr>
                <w:b/>
                <w:bCs/>
                <w:sz w:val="28"/>
                <w:szCs w:val="28"/>
              </w:rPr>
              <w:t>Loss to follow up (LTFU)</w:t>
            </w:r>
          </w:p>
        </w:tc>
        <w:tc>
          <w:tcPr>
            <w:tcW w:w="6255" w:type="dxa"/>
            <w:tcBorders>
              <w:top w:val="nil"/>
              <w:left w:val="nil"/>
              <w:bottom w:val="nil"/>
              <w:right w:val="nil"/>
            </w:tcBorders>
          </w:tcPr>
          <w:p w14:paraId="283E3E84" w14:textId="77777777" w:rsidR="00441851" w:rsidRPr="0082260D" w:rsidRDefault="00441851" w:rsidP="005B02E4">
            <w:pPr>
              <w:pStyle w:val="Default"/>
              <w:jc w:val="both"/>
              <w:rPr>
                <w:sz w:val="28"/>
                <w:szCs w:val="28"/>
              </w:rPr>
            </w:pPr>
            <w:r w:rsidRPr="0082260D">
              <w:rPr>
                <w:sz w:val="28"/>
                <w:szCs w:val="28"/>
              </w:rPr>
              <w:t>A patient whose treatment was interrupted for one consecutive month or more.</w:t>
            </w:r>
            <w:r>
              <w:rPr>
                <w:sz w:val="28"/>
                <w:szCs w:val="28"/>
              </w:rPr>
              <w:fldChar w:fldCharType="begin" w:fldLock="1"/>
            </w:r>
            <w:r>
              <w:rPr>
                <w:sz w:val="28"/>
                <w:szCs w:val="28"/>
              </w:rPr>
              <w:instrText>ADDIN CSL_CITATION {"citationItems":[{"id":"ITEM-1","itemData":{"author":[{"dropping-particle":"","family":"RNTCP","given":"","non-dropping-particle":"","parse-names":false,"suffix":""}],"id":"ITEM-1","issued":{"date-parts":[["0"]]},"title":"Guideline for PMDT in India 2017 :: Central TB Division","type":"report"},"uris":["http://www.mendeley.com/documents/?uuid=8c02cb9e-3cd7-3081-a01f-cde781871cfe"]}],"mendeley":{"formattedCitation":"(3)","plainTextFormattedCitation":"(3)","previouslyFormattedCitation":"(3)"},"properties":{"noteIndex":0},"schema":"https://github.com/citation-style-language/schema/raw/master/csl-citation.json"}</w:instrText>
            </w:r>
            <w:r>
              <w:rPr>
                <w:sz w:val="28"/>
                <w:szCs w:val="28"/>
              </w:rPr>
              <w:fldChar w:fldCharType="separate"/>
            </w:r>
            <w:r w:rsidRPr="00085042">
              <w:rPr>
                <w:noProof/>
                <w:sz w:val="28"/>
                <w:szCs w:val="28"/>
              </w:rPr>
              <w:t>(3)</w:t>
            </w:r>
            <w:r>
              <w:rPr>
                <w:sz w:val="28"/>
                <w:szCs w:val="28"/>
              </w:rPr>
              <w:fldChar w:fldCharType="end"/>
            </w:r>
          </w:p>
        </w:tc>
      </w:tr>
      <w:tr w:rsidR="00441851" w:rsidRPr="0082260D" w14:paraId="5E980B60" w14:textId="77777777" w:rsidTr="005B02E4">
        <w:tc>
          <w:tcPr>
            <w:tcW w:w="3465" w:type="dxa"/>
            <w:tcBorders>
              <w:top w:val="nil"/>
              <w:left w:val="nil"/>
              <w:bottom w:val="nil"/>
              <w:right w:val="nil"/>
            </w:tcBorders>
          </w:tcPr>
          <w:p w14:paraId="191270A4" w14:textId="77777777" w:rsidR="00441851" w:rsidRPr="0082260D" w:rsidRDefault="00441851" w:rsidP="005B02E4">
            <w:pPr>
              <w:jc w:val="both"/>
              <w:rPr>
                <w:b/>
                <w:bCs/>
                <w:sz w:val="28"/>
                <w:szCs w:val="28"/>
              </w:rPr>
            </w:pPr>
            <w:r w:rsidRPr="0082260D">
              <w:rPr>
                <w:b/>
                <w:bCs/>
                <w:sz w:val="28"/>
                <w:szCs w:val="28"/>
              </w:rPr>
              <w:t>Transferred out</w:t>
            </w:r>
          </w:p>
        </w:tc>
        <w:tc>
          <w:tcPr>
            <w:tcW w:w="6255" w:type="dxa"/>
            <w:tcBorders>
              <w:top w:val="nil"/>
              <w:left w:val="nil"/>
              <w:bottom w:val="nil"/>
              <w:right w:val="nil"/>
            </w:tcBorders>
          </w:tcPr>
          <w:p w14:paraId="73780656" w14:textId="77777777" w:rsidR="00441851" w:rsidRPr="0082260D" w:rsidRDefault="00441851" w:rsidP="005B02E4">
            <w:pPr>
              <w:pStyle w:val="Default"/>
              <w:jc w:val="both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A</w:t>
            </w:r>
            <w:r w:rsidRPr="0082260D">
              <w:rPr>
                <w:sz w:val="28"/>
                <w:szCs w:val="28"/>
              </w:rPr>
              <w:t xml:space="preserve"> patient who was transferred to another DR-TB </w:t>
            </w:r>
            <w:proofErr w:type="spellStart"/>
            <w:r w:rsidRPr="0082260D">
              <w:rPr>
                <w:sz w:val="28"/>
                <w:szCs w:val="28"/>
              </w:rPr>
              <w:t>center</w:t>
            </w:r>
            <w:proofErr w:type="spellEnd"/>
            <w:r w:rsidRPr="0082260D">
              <w:rPr>
                <w:sz w:val="28"/>
                <w:szCs w:val="28"/>
              </w:rPr>
              <w:t>.</w:t>
            </w:r>
            <w:r>
              <w:rPr>
                <w:sz w:val="28"/>
                <w:szCs w:val="28"/>
              </w:rPr>
              <w:fldChar w:fldCharType="begin" w:fldLock="1"/>
            </w:r>
            <w:r>
              <w:rPr>
                <w:sz w:val="28"/>
                <w:szCs w:val="28"/>
              </w:rPr>
              <w:instrText>ADDIN CSL_CITATION {"citationItems":[{"id":"ITEM-1","itemData":{"author":[{"dropping-particle":"","family":"RNTCP","given":"","non-dropping-particle":"","parse-names":false,"suffix":""}],"id":"ITEM-1","issued":{"date-parts":[["0"]]},"title":"Guideline for PMDT in India 2017 :: Central TB Division","type":"report"},"uris":["http://www.mendeley.com/documents/?uuid=8c02cb9e-3cd7-3081-a01f-cde781871cfe"]}],"mendeley":{"formattedCitation":"(3)","plainTextFormattedCitation":"(3)","previouslyFormattedCitation":"(3)"},"properties":{"noteIndex":0},"schema":"https://github.com/citation-style-language/schema/raw/master/csl-citation.json"}</w:instrText>
            </w:r>
            <w:r>
              <w:rPr>
                <w:sz w:val="28"/>
                <w:szCs w:val="28"/>
              </w:rPr>
              <w:fldChar w:fldCharType="separate"/>
            </w:r>
            <w:r w:rsidRPr="00085042">
              <w:rPr>
                <w:noProof/>
                <w:sz w:val="28"/>
                <w:szCs w:val="28"/>
              </w:rPr>
              <w:t>(3)</w:t>
            </w:r>
            <w:r>
              <w:rPr>
                <w:sz w:val="28"/>
                <w:szCs w:val="28"/>
              </w:rPr>
              <w:fldChar w:fldCharType="end"/>
            </w:r>
          </w:p>
        </w:tc>
      </w:tr>
      <w:tr w:rsidR="00441851" w:rsidRPr="0082260D" w14:paraId="07241630" w14:textId="77777777" w:rsidTr="005B02E4">
        <w:tc>
          <w:tcPr>
            <w:tcW w:w="346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9F93EB7" w14:textId="77777777" w:rsidR="00441851" w:rsidRPr="0082260D" w:rsidRDefault="00441851" w:rsidP="005B02E4">
            <w:pPr>
              <w:jc w:val="both"/>
              <w:rPr>
                <w:b/>
                <w:bCs/>
                <w:sz w:val="28"/>
                <w:szCs w:val="28"/>
              </w:rPr>
            </w:pPr>
            <w:r>
              <w:rPr>
                <w:b/>
                <w:bCs/>
                <w:sz w:val="28"/>
                <w:szCs w:val="28"/>
              </w:rPr>
              <w:t>Addiction</w:t>
            </w:r>
          </w:p>
        </w:tc>
        <w:tc>
          <w:tcPr>
            <w:tcW w:w="625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9E7A7FB" w14:textId="77777777" w:rsidR="00441851" w:rsidRPr="0082260D" w:rsidRDefault="00441851" w:rsidP="005B02E4">
            <w:pPr>
              <w:pStyle w:val="Default"/>
              <w:jc w:val="both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Patient reported  current consumption of any addictive substance (Tobacco chewing/smoking, Alcohol) in any amount or frequency; and consuming  the substance for more than a year, and not quit before a year of treatment initiation is termed as having addiction to that particular substance.</w:t>
            </w:r>
          </w:p>
        </w:tc>
      </w:tr>
    </w:tbl>
    <w:p w14:paraId="0E73E64A" w14:textId="77777777" w:rsidR="00441851" w:rsidRDefault="00441851" w:rsidP="00441851">
      <w:pPr>
        <w:spacing w:line="480" w:lineRule="auto"/>
        <w:jc w:val="both"/>
        <w:rPr>
          <w:b/>
          <w:sz w:val="28"/>
          <w:szCs w:val="28"/>
        </w:rPr>
      </w:pPr>
    </w:p>
    <w:p w14:paraId="0F5656DD" w14:textId="77777777" w:rsidR="00441851" w:rsidRPr="002727CE" w:rsidRDefault="00441851" w:rsidP="00441851">
      <w:pPr>
        <w:spacing w:line="480" w:lineRule="auto"/>
        <w:jc w:val="both"/>
        <w:rPr>
          <w:b/>
          <w:sz w:val="28"/>
          <w:szCs w:val="28"/>
        </w:rPr>
      </w:pPr>
      <w:r w:rsidRPr="002727CE">
        <w:rPr>
          <w:b/>
          <w:sz w:val="28"/>
          <w:szCs w:val="28"/>
        </w:rPr>
        <w:t xml:space="preserve">Supplementary </w:t>
      </w:r>
      <w:proofErr w:type="gramStart"/>
      <w:r w:rsidRPr="002727CE">
        <w:rPr>
          <w:b/>
          <w:sz w:val="28"/>
          <w:szCs w:val="28"/>
        </w:rPr>
        <w:t>table:-</w:t>
      </w:r>
      <w:proofErr w:type="gramEnd"/>
      <w:r>
        <w:rPr>
          <w:b/>
          <w:sz w:val="28"/>
          <w:szCs w:val="28"/>
        </w:rPr>
        <w:t>B</w:t>
      </w:r>
    </w:p>
    <w:p w14:paraId="7E4F15AD" w14:textId="77777777" w:rsidR="00441851" w:rsidRPr="006B3D0D" w:rsidRDefault="00441851" w:rsidP="00441851">
      <w:pPr>
        <w:spacing w:before="280" w:after="280" w:line="480" w:lineRule="auto"/>
        <w:rPr>
          <w:sz w:val="28"/>
          <w:szCs w:val="28"/>
        </w:rPr>
      </w:pPr>
      <w:r>
        <w:rPr>
          <w:color w:val="000000"/>
          <w:sz w:val="28"/>
          <w:szCs w:val="28"/>
        </w:rPr>
        <w:t>Symptoms of a</w:t>
      </w:r>
      <w:r w:rsidRPr="0082260D">
        <w:rPr>
          <w:color w:val="000000"/>
          <w:sz w:val="28"/>
          <w:szCs w:val="28"/>
        </w:rPr>
        <w:t xml:space="preserve">dverse events (n=207) experienced by patients during first three months of initiation of DR-TB treatment under the RNTCP at DR-TB Center, </w:t>
      </w:r>
      <w:proofErr w:type="gramStart"/>
      <w:r w:rsidRPr="0082260D">
        <w:rPr>
          <w:color w:val="000000"/>
          <w:sz w:val="28"/>
          <w:szCs w:val="28"/>
        </w:rPr>
        <w:t>Gujarat</w:t>
      </w:r>
      <w:r>
        <w:rPr>
          <w:color w:val="000000"/>
          <w:sz w:val="28"/>
          <w:szCs w:val="28"/>
        </w:rPr>
        <w:t>(</w:t>
      </w:r>
      <w:proofErr w:type="gramEnd"/>
      <w:r w:rsidRPr="0082260D">
        <w:rPr>
          <w:color w:val="000000"/>
          <w:sz w:val="28"/>
          <w:szCs w:val="28"/>
        </w:rPr>
        <w:t>July-September</w:t>
      </w:r>
      <w:r>
        <w:rPr>
          <w:color w:val="000000"/>
          <w:sz w:val="28"/>
          <w:szCs w:val="28"/>
        </w:rPr>
        <w:t>-</w:t>
      </w:r>
      <w:r w:rsidRPr="0082260D">
        <w:rPr>
          <w:color w:val="000000"/>
          <w:sz w:val="28"/>
          <w:szCs w:val="28"/>
        </w:rPr>
        <w:t>2018</w:t>
      </w:r>
      <w:r>
        <w:rPr>
          <w:color w:val="000000"/>
          <w:sz w:val="28"/>
          <w:szCs w:val="28"/>
        </w:rPr>
        <w:t>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73"/>
        <w:gridCol w:w="2088"/>
        <w:gridCol w:w="3328"/>
        <w:gridCol w:w="1559"/>
        <w:gridCol w:w="1612"/>
      </w:tblGrid>
      <w:tr w:rsidR="00441851" w:rsidRPr="00655576" w14:paraId="54B125DC" w14:textId="77777777" w:rsidTr="005B02E4">
        <w:tc>
          <w:tcPr>
            <w:tcW w:w="9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AFF934C" w14:textId="77777777" w:rsidR="00441851" w:rsidRPr="008120D9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b/>
                <w:sz w:val="28"/>
                <w:szCs w:val="28"/>
                <w:u w:color="000000"/>
              </w:rPr>
            </w:pPr>
            <w:r w:rsidRPr="008120D9">
              <w:rPr>
                <w:rFonts w:ascii="Times New Roman" w:eastAsia="Calibri" w:hAnsi="Times New Roman" w:cs="Times New Roman"/>
                <w:b/>
                <w:sz w:val="28"/>
                <w:szCs w:val="28"/>
                <w:u w:color="000000"/>
              </w:rPr>
              <w:t>No</w:t>
            </w:r>
          </w:p>
        </w:tc>
        <w:tc>
          <w:tcPr>
            <w:tcW w:w="21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9C2916A" w14:textId="77777777" w:rsidR="00441851" w:rsidRPr="008120D9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b/>
                <w:sz w:val="28"/>
                <w:szCs w:val="28"/>
                <w:u w:color="000000"/>
              </w:rPr>
            </w:pPr>
            <w:r w:rsidRPr="008120D9">
              <w:rPr>
                <w:rFonts w:ascii="Times New Roman" w:eastAsia="Calibri" w:hAnsi="Times New Roman" w:cs="Times New Roman"/>
                <w:b/>
                <w:sz w:val="28"/>
                <w:szCs w:val="28"/>
                <w:u w:color="000000"/>
              </w:rPr>
              <w:t>System involved</w:t>
            </w:r>
          </w:p>
        </w:tc>
        <w:tc>
          <w:tcPr>
            <w:tcW w:w="33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851824C" w14:textId="77777777" w:rsidR="00441851" w:rsidRPr="008120D9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b/>
                <w:sz w:val="28"/>
                <w:szCs w:val="28"/>
                <w:lang w:bidi="gu-IN"/>
              </w:rPr>
            </w:pPr>
            <w:r w:rsidRPr="008120D9">
              <w:rPr>
                <w:rFonts w:ascii="Times New Roman" w:hAnsi="Times New Roman" w:cs="Times New Roman"/>
                <w:b/>
                <w:sz w:val="28"/>
                <w:szCs w:val="28"/>
                <w:lang w:bidi="gu-IN"/>
              </w:rPr>
              <w:t>Symptom</w:t>
            </w:r>
          </w:p>
        </w:tc>
        <w:tc>
          <w:tcPr>
            <w:tcW w:w="16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A0081F1" w14:textId="77777777" w:rsidR="00441851" w:rsidRPr="008120D9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rPr>
                <w:rFonts w:ascii="Times New Roman" w:eastAsia="Calibri" w:hAnsi="Times New Roman" w:cs="Times New Roman"/>
                <w:b/>
                <w:sz w:val="28"/>
                <w:szCs w:val="28"/>
              </w:rPr>
            </w:pPr>
            <w:r w:rsidRPr="008120D9">
              <w:rPr>
                <w:rFonts w:ascii="Times New Roman" w:eastAsia="Calibri" w:hAnsi="Times New Roman" w:cs="Times New Roman"/>
                <w:b/>
                <w:sz w:val="28"/>
                <w:szCs w:val="28"/>
              </w:rPr>
              <w:t>Frequency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085B657" w14:textId="77777777" w:rsidR="00441851" w:rsidRPr="008120D9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b/>
                <w:sz w:val="28"/>
                <w:szCs w:val="28"/>
              </w:rPr>
            </w:pPr>
            <w:r w:rsidRPr="008120D9">
              <w:rPr>
                <w:rFonts w:ascii="Times New Roman" w:hAnsi="Times New Roman" w:cs="Times New Roman"/>
                <w:b/>
                <w:sz w:val="28"/>
                <w:szCs w:val="28"/>
              </w:rPr>
              <w:t>Percentage</w:t>
            </w:r>
          </w:p>
        </w:tc>
      </w:tr>
      <w:tr w:rsidR="00441851" w:rsidRPr="00655576" w14:paraId="4C4DE5DA" w14:textId="77777777" w:rsidTr="005B02E4">
        <w:tc>
          <w:tcPr>
            <w:tcW w:w="91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B06454F" w14:textId="77777777" w:rsidR="00441851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>1</w:t>
            </w:r>
          </w:p>
        </w:tc>
        <w:tc>
          <w:tcPr>
            <w:tcW w:w="211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A9DC01E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>Gastrointestinal</w:t>
            </w:r>
          </w:p>
        </w:tc>
        <w:tc>
          <w:tcPr>
            <w:tcW w:w="332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0DFFF44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Nausea/vomiting</w:t>
            </w:r>
          </w:p>
        </w:tc>
        <w:tc>
          <w:tcPr>
            <w:tcW w:w="160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C50884E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21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889DF72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0.1</w:t>
            </w:r>
          </w:p>
        </w:tc>
      </w:tr>
      <w:tr w:rsidR="00441851" w:rsidRPr="00655576" w14:paraId="0D6FB2B8" w14:textId="77777777" w:rsidTr="005B02E4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6377BEB0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03DB4A0C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0EB45540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Pain in abdomen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373624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1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24DE44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5.3</w:t>
            </w:r>
          </w:p>
        </w:tc>
      </w:tr>
      <w:tr w:rsidR="00441851" w:rsidRPr="00655576" w14:paraId="28BCFA4D" w14:textId="77777777" w:rsidTr="005B02E4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1127F26C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448BC7D7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417E5C32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proofErr w:type="spellStart"/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Diarrhea</w:t>
            </w:r>
            <w:proofErr w:type="spellEnd"/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A3C2E2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9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780DF9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4.3</w:t>
            </w:r>
          </w:p>
        </w:tc>
      </w:tr>
      <w:tr w:rsidR="00441851" w:rsidRPr="00655576" w14:paraId="5F516A16" w14:textId="77777777" w:rsidTr="005B02E4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74DB2493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16171BFB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0F993A56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Loss of appetite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5FBA08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5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706EA4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7.2</w:t>
            </w:r>
          </w:p>
        </w:tc>
      </w:tr>
      <w:tr w:rsidR="00441851" w:rsidRPr="00655576" w14:paraId="505A7B71" w14:textId="77777777" w:rsidTr="005B02E4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515FA608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>2</w:t>
            </w: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5D716B27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 xml:space="preserve">Ophthalmology </w:t>
            </w: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6328A6BC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Pain in eyes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9165E5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8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FED5BC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3.9</w:t>
            </w:r>
          </w:p>
        </w:tc>
      </w:tr>
      <w:tr w:rsidR="00441851" w:rsidRPr="00655576" w14:paraId="3C99F486" w14:textId="77777777" w:rsidTr="005B02E4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3A3E7857" w14:textId="77777777" w:rsidR="00441851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099B76BA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2C267E3C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Diminished vision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C59445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4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D5F80D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9</w:t>
            </w:r>
          </w:p>
        </w:tc>
      </w:tr>
      <w:tr w:rsidR="00441851" w:rsidRPr="00655576" w14:paraId="0E3BDB9E" w14:textId="77777777" w:rsidTr="005B02E4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79467E6F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206D6CA6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20EDEDC1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Blurred vision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C6C999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3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30CD2B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4</w:t>
            </w:r>
          </w:p>
        </w:tc>
      </w:tr>
      <w:tr w:rsidR="00441851" w:rsidRPr="00655576" w14:paraId="48A3077F" w14:textId="77777777" w:rsidTr="005B02E4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2964EC94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1FD4BBBD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3F33108F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 xml:space="preserve">Disturbed </w:t>
            </w:r>
            <w:proofErr w:type="spellStart"/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color</w:t>
            </w:r>
            <w:proofErr w:type="spellEnd"/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 xml:space="preserve"> vision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0F220E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6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9A4056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2.9</w:t>
            </w:r>
          </w:p>
        </w:tc>
      </w:tr>
      <w:tr w:rsidR="00441851" w:rsidRPr="00655576" w14:paraId="3D91E482" w14:textId="77777777" w:rsidTr="005B02E4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31636E53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>3</w:t>
            </w: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4E8C422A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>Otolaryngology</w:t>
            </w: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75D32131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Diminished hearing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AD5022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6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E80197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2.9</w:t>
            </w:r>
          </w:p>
        </w:tc>
      </w:tr>
      <w:tr w:rsidR="00441851" w:rsidRPr="00655576" w14:paraId="5D7498DA" w14:textId="77777777" w:rsidTr="005B02E4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20F82360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6A71CCAD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2AC5E888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Ringing of ear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768187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7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53BC89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3.4</w:t>
            </w:r>
          </w:p>
        </w:tc>
      </w:tr>
      <w:tr w:rsidR="00441851" w:rsidRPr="00655576" w14:paraId="6DDED1B1" w14:textId="77777777" w:rsidTr="005B02E4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5D18CF2A" w14:textId="77777777" w:rsidR="00441851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1BD074A6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2717B77C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Hearing loss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E6C5D8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2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40D957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0</w:t>
            </w:r>
          </w:p>
        </w:tc>
      </w:tr>
      <w:tr w:rsidR="00441851" w:rsidRPr="00655576" w14:paraId="149B76CD" w14:textId="77777777" w:rsidTr="005B02E4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181F7381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099EED9D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310E5A08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Balance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A0AF03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7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66D238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3.4</w:t>
            </w:r>
          </w:p>
        </w:tc>
      </w:tr>
      <w:tr w:rsidR="00441851" w:rsidRPr="00655576" w14:paraId="37466101" w14:textId="77777777" w:rsidTr="005B02E4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2B2962C0" w14:textId="77777777" w:rsidR="00441851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>4</w:t>
            </w: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6DBE3624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 xml:space="preserve">Urinary </w:t>
            </w: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352FED7A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Anuria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B63877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1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A0EA3A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0.5</w:t>
            </w:r>
          </w:p>
        </w:tc>
      </w:tr>
      <w:tr w:rsidR="00441851" w:rsidRPr="00655576" w14:paraId="07C1407E" w14:textId="77777777" w:rsidTr="005B02E4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2204241A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13E9D0E4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0BFF6D55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Oliguria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1219B0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5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705D8A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2.4</w:t>
            </w:r>
          </w:p>
        </w:tc>
      </w:tr>
      <w:tr w:rsidR="00441851" w:rsidRPr="00655576" w14:paraId="37061EBB" w14:textId="77777777" w:rsidTr="005B02E4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1BD3CE95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27A8F56F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17DC6BDC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 xml:space="preserve">Dark </w:t>
            </w:r>
            <w:proofErr w:type="spellStart"/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colored</w:t>
            </w:r>
            <w:proofErr w:type="spellEnd"/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 xml:space="preserve"> urine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2283CD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4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27481C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9</w:t>
            </w:r>
          </w:p>
        </w:tc>
      </w:tr>
      <w:tr w:rsidR="00441851" w:rsidRPr="00655576" w14:paraId="1372DEEE" w14:textId="77777777" w:rsidTr="005B02E4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00D5CD7F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25392148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1BBE9E14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Face swelling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C318DA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5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9D5281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2.4</w:t>
            </w:r>
          </w:p>
        </w:tc>
      </w:tr>
      <w:tr w:rsidR="00441851" w:rsidRPr="00655576" w14:paraId="3DC15CB1" w14:textId="77777777" w:rsidTr="005B02E4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38DF0F8D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60646BD0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0788F15E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Leg swelling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A05EB8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2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5E7BD4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0</w:t>
            </w:r>
          </w:p>
        </w:tc>
      </w:tr>
      <w:tr w:rsidR="00441851" w:rsidRPr="00655576" w14:paraId="6BC93136" w14:textId="77777777" w:rsidTr="005B02E4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3E0DC2A0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>5</w:t>
            </w: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30F0432D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 xml:space="preserve">Psychiatric </w:t>
            </w: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0C4DE107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Suicidal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BE8E8E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4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6F9C3B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9</w:t>
            </w:r>
          </w:p>
        </w:tc>
      </w:tr>
      <w:tr w:rsidR="00441851" w:rsidRPr="00655576" w14:paraId="653C57FF" w14:textId="77777777" w:rsidTr="005B02E4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2071E426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4C4A3F46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576A467B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Hallucination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1EC5A9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3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91AA3A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4</w:t>
            </w:r>
          </w:p>
        </w:tc>
      </w:tr>
      <w:tr w:rsidR="00441851" w:rsidRPr="00655576" w14:paraId="1EA634C5" w14:textId="77777777" w:rsidTr="005B02E4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5708C540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06840C82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12E08C0E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Depression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69AABC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2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C7CA3C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0</w:t>
            </w:r>
          </w:p>
        </w:tc>
      </w:tr>
      <w:tr w:rsidR="00441851" w:rsidRPr="00655576" w14:paraId="4E4D4F20" w14:textId="77777777" w:rsidTr="005B02E4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69431C4A" w14:textId="77777777" w:rsidR="00441851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4EA141F6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1B6C569B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 xml:space="preserve">Abnormal </w:t>
            </w:r>
            <w:proofErr w:type="spellStart"/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behavior</w:t>
            </w:r>
            <w:proofErr w:type="spellEnd"/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/thoughts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4342CA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3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6607FC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4</w:t>
            </w:r>
          </w:p>
        </w:tc>
      </w:tr>
      <w:tr w:rsidR="00441851" w:rsidRPr="00655576" w14:paraId="728379C4" w14:textId="77777777" w:rsidTr="005B02E4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06E14CC7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>6</w:t>
            </w: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0C4B3315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>Central nervous system</w:t>
            </w: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3BF3565D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Slowness of activity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</w:tcPr>
          <w:p w14:paraId="01450E4C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2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422B49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0</w:t>
            </w:r>
          </w:p>
        </w:tc>
      </w:tr>
      <w:tr w:rsidR="00441851" w:rsidRPr="00655576" w14:paraId="4A2F1F7B" w14:textId="77777777" w:rsidTr="005B02E4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38E34F3C" w14:textId="77777777" w:rsidR="00441851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03639488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1E45CFD1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Convulsion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42576B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1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20A38C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0.5</w:t>
            </w:r>
          </w:p>
        </w:tc>
      </w:tr>
      <w:tr w:rsidR="00441851" w:rsidRPr="00655576" w14:paraId="4954A560" w14:textId="77777777" w:rsidTr="005B02E4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0CD78190" w14:textId="77777777" w:rsidR="00441851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>7</w:t>
            </w: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4292168D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 xml:space="preserve">Hepato-biliary </w:t>
            </w: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797803A0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Yellow skin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2FFA41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5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A03D19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2.4</w:t>
            </w:r>
          </w:p>
        </w:tc>
      </w:tr>
      <w:tr w:rsidR="00441851" w:rsidRPr="00655576" w14:paraId="54697D2F" w14:textId="77777777" w:rsidTr="005B02E4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4F591DAE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28D472D4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794607F4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Yellow eye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AC0CC9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5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733948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2.4</w:t>
            </w:r>
          </w:p>
        </w:tc>
      </w:tr>
      <w:tr w:rsidR="00441851" w:rsidRPr="00655576" w14:paraId="42729A0B" w14:textId="77777777" w:rsidTr="005B02E4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6DF461FE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53603905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2D785673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Yellow urine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994740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3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4F5B69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4</w:t>
            </w:r>
          </w:p>
        </w:tc>
      </w:tr>
      <w:tr w:rsidR="00441851" w:rsidRPr="00655576" w14:paraId="24284E4E" w14:textId="77777777" w:rsidTr="005B02E4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418C7C1A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>8</w:t>
            </w: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4581BEB2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 xml:space="preserve">Peripheral nervous system </w:t>
            </w: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1D7D96EC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Tingling/numbness/burning in lower extremity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13908E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3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9D99F6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4</w:t>
            </w:r>
          </w:p>
        </w:tc>
      </w:tr>
      <w:tr w:rsidR="00441851" w:rsidRPr="00655576" w14:paraId="3B7B8DBF" w14:textId="77777777" w:rsidTr="005B02E4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3950DB4E" w14:textId="77777777" w:rsidR="00441851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>9</w:t>
            </w: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6DFA186C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 xml:space="preserve">Musculoskeletal system </w:t>
            </w: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2E87E650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Pain in joints/tendons/walking difficulty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9B674D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6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D6BF74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2.9</w:t>
            </w:r>
          </w:p>
        </w:tc>
      </w:tr>
      <w:tr w:rsidR="00441851" w:rsidRPr="00655576" w14:paraId="73D3DB3B" w14:textId="77777777" w:rsidTr="005B02E4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0DF9B29B" w14:textId="77777777" w:rsidR="00441851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>10</w:t>
            </w: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3F458C19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  <w:t xml:space="preserve">Dermatology </w:t>
            </w: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6A1C5FDD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Rash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9697BF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4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485AE4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9</w:t>
            </w:r>
          </w:p>
        </w:tc>
      </w:tr>
      <w:tr w:rsidR="00441851" w:rsidRPr="00655576" w14:paraId="75E40860" w14:textId="77777777" w:rsidTr="005B02E4"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218E50C2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6BBCF2B9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4AB891A7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Itch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B8839E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5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9E16F8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2.4</w:t>
            </w:r>
          </w:p>
        </w:tc>
      </w:tr>
      <w:tr w:rsidR="00441851" w:rsidRPr="00655576" w14:paraId="3ECCF5DE" w14:textId="77777777" w:rsidTr="005B02E4">
        <w:trPr>
          <w:trHeight w:val="87"/>
        </w:trPr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48223460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  <w:r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11</w:t>
            </w: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6340171F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  <w:r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 xml:space="preserve">Other </w:t>
            </w: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C3EEB5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</w:rPr>
            </w:pPr>
            <w:r>
              <w:rPr>
                <w:rFonts w:ascii="Times New Roman" w:eastAsia="Calibri" w:hAnsi="Times New Roman" w:cs="Times New Roman"/>
                <w:sz w:val="28"/>
                <w:szCs w:val="28"/>
              </w:rPr>
              <w:t>Hair loss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A9658D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2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A9BD38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>1.0</w:t>
            </w:r>
          </w:p>
        </w:tc>
      </w:tr>
      <w:tr w:rsidR="00441851" w:rsidRPr="00655576" w14:paraId="14FCC9FC" w14:textId="77777777" w:rsidTr="005B02E4">
        <w:trPr>
          <w:trHeight w:val="87"/>
        </w:trPr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58012E66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405DD659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6AF4DF42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Oral cavity rash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25D964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1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11B940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0.5</w:t>
            </w:r>
          </w:p>
        </w:tc>
      </w:tr>
      <w:tr w:rsidR="00441851" w:rsidRPr="00655576" w14:paraId="7A050049" w14:textId="77777777" w:rsidTr="005B02E4">
        <w:trPr>
          <w:trHeight w:val="87"/>
        </w:trPr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40DD743B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0AC0D14E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222A56F5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Weight gain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56C2A1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4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757B39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9</w:t>
            </w:r>
          </w:p>
        </w:tc>
      </w:tr>
      <w:tr w:rsidR="00441851" w:rsidRPr="00655576" w14:paraId="66CE54B4" w14:textId="77777777" w:rsidTr="005B02E4">
        <w:trPr>
          <w:trHeight w:val="87"/>
        </w:trPr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2CE8F4C5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0002F3F9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0C565919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  <w:r w:rsidRPr="001E39E1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Bitterness of mout</w:t>
            </w:r>
            <w:r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h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A4CC0E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2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3510B2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0</w:t>
            </w:r>
          </w:p>
        </w:tc>
      </w:tr>
      <w:tr w:rsidR="00441851" w:rsidRPr="00655576" w14:paraId="0F554724" w14:textId="77777777" w:rsidTr="005B02E4">
        <w:trPr>
          <w:trHeight w:val="87"/>
        </w:trPr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149467A4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1C58C7C9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14F52F42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  <w:r w:rsidRPr="001E39E1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Menstruation irregularity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22A429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1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0080AD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0.5</w:t>
            </w:r>
          </w:p>
        </w:tc>
      </w:tr>
      <w:tr w:rsidR="00441851" w:rsidRPr="00655576" w14:paraId="5082705C" w14:textId="77777777" w:rsidTr="005B02E4">
        <w:trPr>
          <w:trHeight w:val="87"/>
        </w:trPr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5596DED5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17EF7868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58EAFE41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Lethargy/tiredness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28E099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5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3D3762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2.4</w:t>
            </w:r>
          </w:p>
        </w:tc>
      </w:tr>
      <w:tr w:rsidR="00441851" w:rsidRPr="00655576" w14:paraId="15299DE4" w14:textId="77777777" w:rsidTr="005B02E4">
        <w:trPr>
          <w:trHeight w:val="87"/>
        </w:trPr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371D5762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7BAE1BE5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61712377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Dryness of mout</w:t>
            </w:r>
            <w:r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h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6A6F0F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7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3382B2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3.4</w:t>
            </w:r>
          </w:p>
        </w:tc>
      </w:tr>
      <w:tr w:rsidR="00441851" w:rsidRPr="00655576" w14:paraId="5C2E2DAF" w14:textId="77777777" w:rsidTr="005B02E4">
        <w:trPr>
          <w:trHeight w:val="87"/>
        </w:trPr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789AE248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68E7D5AC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20FD0885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Pale look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3C9269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7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C9938B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3.4</w:t>
            </w:r>
          </w:p>
        </w:tc>
      </w:tr>
      <w:tr w:rsidR="00441851" w:rsidRPr="00655576" w14:paraId="034D4FFE" w14:textId="77777777" w:rsidTr="005B02E4">
        <w:trPr>
          <w:trHeight w:val="87"/>
        </w:trPr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729B8BE1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545239DD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7182A853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Palpitation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807E93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2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84A226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0</w:t>
            </w:r>
          </w:p>
        </w:tc>
      </w:tr>
      <w:tr w:rsidR="00441851" w:rsidRPr="00655576" w14:paraId="2DC846F9" w14:textId="77777777" w:rsidTr="005B02E4">
        <w:trPr>
          <w:trHeight w:val="87"/>
        </w:trPr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480281FD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2341A207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27F1AC3A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eastAsia="Calibri" w:hAnsi="Times New Roman" w:cs="Times New Roman"/>
                <w:sz w:val="28"/>
                <w:szCs w:val="28"/>
                <w:u w:color="000000"/>
              </w:rPr>
            </w:pPr>
            <w:r w:rsidRPr="00655576"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Headache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69040F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7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CDAF3B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3.4</w:t>
            </w:r>
          </w:p>
        </w:tc>
      </w:tr>
      <w:tr w:rsidR="00441851" w:rsidRPr="00655576" w14:paraId="5CB652BC" w14:textId="77777777" w:rsidTr="005B02E4">
        <w:trPr>
          <w:trHeight w:val="87"/>
        </w:trPr>
        <w:tc>
          <w:tcPr>
            <w:tcW w:w="919" w:type="dxa"/>
            <w:tcBorders>
              <w:top w:val="nil"/>
              <w:left w:val="nil"/>
              <w:bottom w:val="nil"/>
              <w:right w:val="nil"/>
            </w:tcBorders>
          </w:tcPr>
          <w:p w14:paraId="77577E71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nil"/>
              <w:right w:val="nil"/>
            </w:tcBorders>
          </w:tcPr>
          <w:p w14:paraId="729AB9E5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nil"/>
              <w:right w:val="nil"/>
            </w:tcBorders>
          </w:tcPr>
          <w:p w14:paraId="34DA8858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  <w:r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Swelling of neck</w:t>
            </w:r>
          </w:p>
        </w:tc>
        <w:tc>
          <w:tcPr>
            <w:tcW w:w="160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AD5F13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2</w:t>
            </w:r>
          </w:p>
        </w:tc>
        <w:tc>
          <w:tcPr>
            <w:tcW w:w="16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254434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0</w:t>
            </w:r>
          </w:p>
        </w:tc>
      </w:tr>
      <w:tr w:rsidR="00441851" w:rsidRPr="00655576" w14:paraId="08677606" w14:textId="77777777" w:rsidTr="005B02E4">
        <w:trPr>
          <w:trHeight w:val="87"/>
        </w:trPr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990D9F3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211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5062F72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332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956FF07" w14:textId="77777777" w:rsidR="00441851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  <w:r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 xml:space="preserve">Flu </w:t>
            </w:r>
          </w:p>
        </w:tc>
        <w:tc>
          <w:tcPr>
            <w:tcW w:w="160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982AED9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 xml:space="preserve">  </w:t>
            </w:r>
            <w:r w:rsidRPr="009B15CF">
              <w:rPr>
                <w:color w:val="000000"/>
                <w:sz w:val="28"/>
                <w:szCs w:val="28"/>
              </w:rPr>
              <w:t>4</w:t>
            </w:r>
          </w:p>
        </w:tc>
        <w:tc>
          <w:tcPr>
            <w:tcW w:w="166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57A85AF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 w:rsidRPr="009B15CF">
              <w:rPr>
                <w:color w:val="000000"/>
                <w:sz w:val="28"/>
                <w:szCs w:val="28"/>
              </w:rPr>
              <w:t>1.9</w:t>
            </w:r>
          </w:p>
        </w:tc>
      </w:tr>
      <w:tr w:rsidR="00441851" w:rsidRPr="00655576" w14:paraId="0CE6C4CA" w14:textId="77777777" w:rsidTr="005B02E4">
        <w:trPr>
          <w:trHeight w:val="87"/>
        </w:trPr>
        <w:tc>
          <w:tcPr>
            <w:tcW w:w="9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42789CB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21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BDDDA67" w14:textId="77777777" w:rsidR="00441851" w:rsidRPr="00655576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  <w:r>
              <w:rPr>
                <w:rFonts w:ascii="Times New Roman" w:hAnsi="Times New Roman" w:cs="Times New Roman"/>
                <w:sz w:val="28"/>
                <w:szCs w:val="28"/>
                <w:lang w:bidi="gu-IN"/>
              </w:rPr>
              <w:t>Total</w:t>
            </w:r>
          </w:p>
        </w:tc>
        <w:tc>
          <w:tcPr>
            <w:tcW w:w="33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910A153" w14:textId="77777777" w:rsidR="00441851" w:rsidRDefault="00441851" w:rsidP="005B02E4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00"/>
              <w:jc w:val="both"/>
              <w:rPr>
                <w:rFonts w:ascii="Times New Roman" w:hAnsi="Times New Roman" w:cs="Times New Roman"/>
                <w:sz w:val="28"/>
                <w:szCs w:val="28"/>
                <w:lang w:bidi="gu-IN"/>
              </w:rPr>
            </w:pPr>
          </w:p>
        </w:tc>
        <w:tc>
          <w:tcPr>
            <w:tcW w:w="16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E09A306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>207</w:t>
            </w:r>
          </w:p>
        </w:tc>
        <w:tc>
          <w:tcPr>
            <w:tcW w:w="16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2C00E06" w14:textId="77777777" w:rsidR="00441851" w:rsidRPr="009B15CF" w:rsidRDefault="00441851" w:rsidP="005B02E4">
            <w:pPr>
              <w:rPr>
                <w:color w:val="000000"/>
                <w:sz w:val="28"/>
                <w:szCs w:val="28"/>
              </w:rPr>
            </w:pPr>
            <w:r>
              <w:rPr>
                <w:color w:val="000000"/>
                <w:sz w:val="28"/>
                <w:szCs w:val="28"/>
              </w:rPr>
              <w:t>100.0</w:t>
            </w:r>
          </w:p>
        </w:tc>
      </w:tr>
    </w:tbl>
    <w:p w14:paraId="0C182D3D" w14:textId="77777777" w:rsidR="00441851" w:rsidRDefault="00441851" w:rsidP="00441851">
      <w:pPr>
        <w:spacing w:line="480" w:lineRule="auto"/>
        <w:rPr>
          <w:sz w:val="28"/>
          <w:szCs w:val="28"/>
        </w:rPr>
      </w:pPr>
    </w:p>
    <w:p w14:paraId="168C24F3" w14:textId="77777777" w:rsidR="00441851" w:rsidRDefault="00441851" w:rsidP="00441851">
      <w:pPr>
        <w:pBdr>
          <w:top w:val="nil"/>
          <w:left w:val="nil"/>
          <w:bottom w:val="nil"/>
          <w:right w:val="nil"/>
          <w:between w:val="nil"/>
        </w:pBdr>
        <w:tabs>
          <w:tab w:val="left" w:pos="8860"/>
        </w:tabs>
        <w:spacing w:line="480" w:lineRule="auto"/>
        <w:jc w:val="both"/>
        <w:rPr>
          <w:b/>
          <w:color w:val="000000"/>
          <w:sz w:val="28"/>
          <w:szCs w:val="28"/>
        </w:rPr>
      </w:pPr>
    </w:p>
    <w:p w14:paraId="19724310" w14:textId="77777777" w:rsidR="00441851" w:rsidRDefault="00441851" w:rsidP="00441851">
      <w:pPr>
        <w:pBdr>
          <w:top w:val="nil"/>
          <w:left w:val="nil"/>
          <w:bottom w:val="nil"/>
          <w:right w:val="nil"/>
          <w:between w:val="nil"/>
        </w:pBdr>
        <w:tabs>
          <w:tab w:val="left" w:pos="8860"/>
        </w:tabs>
        <w:spacing w:line="480" w:lineRule="auto"/>
        <w:jc w:val="both"/>
        <w:rPr>
          <w:b/>
          <w:color w:val="000000"/>
          <w:sz w:val="28"/>
          <w:szCs w:val="28"/>
        </w:rPr>
      </w:pPr>
    </w:p>
    <w:p w14:paraId="051E57B7" w14:textId="77777777" w:rsidR="00733B6C" w:rsidRDefault="00441851">
      <w:bookmarkStart w:id="0" w:name="_GoBack"/>
      <w:bookmarkEnd w:id="0"/>
    </w:p>
    <w:sectPr w:rsidR="00733B6C" w:rsidSect="00D27CF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5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41851"/>
    <w:rsid w:val="00000328"/>
    <w:rsid w:val="00032569"/>
    <w:rsid w:val="00035209"/>
    <w:rsid w:val="0004729C"/>
    <w:rsid w:val="000625F3"/>
    <w:rsid w:val="00063091"/>
    <w:rsid w:val="00073064"/>
    <w:rsid w:val="00085C98"/>
    <w:rsid w:val="00087B35"/>
    <w:rsid w:val="000D0B5D"/>
    <w:rsid w:val="000D2052"/>
    <w:rsid w:val="000D5420"/>
    <w:rsid w:val="001336D9"/>
    <w:rsid w:val="00137079"/>
    <w:rsid w:val="00166D4D"/>
    <w:rsid w:val="001C26C4"/>
    <w:rsid w:val="001E4B0B"/>
    <w:rsid w:val="001F6FBA"/>
    <w:rsid w:val="0020348B"/>
    <w:rsid w:val="002369E9"/>
    <w:rsid w:val="00242355"/>
    <w:rsid w:val="00256822"/>
    <w:rsid w:val="002623FC"/>
    <w:rsid w:val="00264ED4"/>
    <w:rsid w:val="00275C3C"/>
    <w:rsid w:val="002857B2"/>
    <w:rsid w:val="002A2FDA"/>
    <w:rsid w:val="002A3854"/>
    <w:rsid w:val="002A4BB5"/>
    <w:rsid w:val="002B34F6"/>
    <w:rsid w:val="002F61EE"/>
    <w:rsid w:val="00305AF6"/>
    <w:rsid w:val="00310C32"/>
    <w:rsid w:val="0032055B"/>
    <w:rsid w:val="00322CA3"/>
    <w:rsid w:val="00325760"/>
    <w:rsid w:val="00335C29"/>
    <w:rsid w:val="00346615"/>
    <w:rsid w:val="00353D59"/>
    <w:rsid w:val="00356595"/>
    <w:rsid w:val="00357EC7"/>
    <w:rsid w:val="00365265"/>
    <w:rsid w:val="00365601"/>
    <w:rsid w:val="00366821"/>
    <w:rsid w:val="003A24F8"/>
    <w:rsid w:val="003A6F18"/>
    <w:rsid w:val="003D12E5"/>
    <w:rsid w:val="003D73E4"/>
    <w:rsid w:val="00433A15"/>
    <w:rsid w:val="00441851"/>
    <w:rsid w:val="004422E8"/>
    <w:rsid w:val="004635D2"/>
    <w:rsid w:val="0046577E"/>
    <w:rsid w:val="0048644A"/>
    <w:rsid w:val="00494DF2"/>
    <w:rsid w:val="004962BC"/>
    <w:rsid w:val="004A77DC"/>
    <w:rsid w:val="004D35BA"/>
    <w:rsid w:val="004E2003"/>
    <w:rsid w:val="004F2741"/>
    <w:rsid w:val="00502B76"/>
    <w:rsid w:val="00517939"/>
    <w:rsid w:val="00544316"/>
    <w:rsid w:val="00553322"/>
    <w:rsid w:val="005608F5"/>
    <w:rsid w:val="0056265E"/>
    <w:rsid w:val="00576E67"/>
    <w:rsid w:val="005802C2"/>
    <w:rsid w:val="00580AAE"/>
    <w:rsid w:val="00581874"/>
    <w:rsid w:val="005929C9"/>
    <w:rsid w:val="005B4F96"/>
    <w:rsid w:val="005B6A25"/>
    <w:rsid w:val="005C2FBF"/>
    <w:rsid w:val="005C4D57"/>
    <w:rsid w:val="005E30C6"/>
    <w:rsid w:val="005E77F4"/>
    <w:rsid w:val="005F3460"/>
    <w:rsid w:val="005F3DEA"/>
    <w:rsid w:val="005F47F9"/>
    <w:rsid w:val="00630260"/>
    <w:rsid w:val="00636A33"/>
    <w:rsid w:val="006702FF"/>
    <w:rsid w:val="0067219D"/>
    <w:rsid w:val="00680A57"/>
    <w:rsid w:val="006C271E"/>
    <w:rsid w:val="006E62AC"/>
    <w:rsid w:val="006F0E69"/>
    <w:rsid w:val="007019D8"/>
    <w:rsid w:val="0070691B"/>
    <w:rsid w:val="0071050E"/>
    <w:rsid w:val="0074173F"/>
    <w:rsid w:val="007422FF"/>
    <w:rsid w:val="00755696"/>
    <w:rsid w:val="007725D1"/>
    <w:rsid w:val="007857F1"/>
    <w:rsid w:val="00787B51"/>
    <w:rsid w:val="00787C11"/>
    <w:rsid w:val="007B0F02"/>
    <w:rsid w:val="007E060A"/>
    <w:rsid w:val="007E2C2D"/>
    <w:rsid w:val="008353A9"/>
    <w:rsid w:val="00871DB7"/>
    <w:rsid w:val="0087761A"/>
    <w:rsid w:val="00894749"/>
    <w:rsid w:val="008C2414"/>
    <w:rsid w:val="008C7702"/>
    <w:rsid w:val="008E18EB"/>
    <w:rsid w:val="008F2C5F"/>
    <w:rsid w:val="008F34BC"/>
    <w:rsid w:val="00940CC0"/>
    <w:rsid w:val="00946C93"/>
    <w:rsid w:val="00967432"/>
    <w:rsid w:val="00971AF8"/>
    <w:rsid w:val="00975606"/>
    <w:rsid w:val="00976A2B"/>
    <w:rsid w:val="00993E58"/>
    <w:rsid w:val="009C2A19"/>
    <w:rsid w:val="009C5B06"/>
    <w:rsid w:val="009C7FB2"/>
    <w:rsid w:val="009F35D2"/>
    <w:rsid w:val="00A05228"/>
    <w:rsid w:val="00A10239"/>
    <w:rsid w:val="00A36B3E"/>
    <w:rsid w:val="00A36FCD"/>
    <w:rsid w:val="00AA5329"/>
    <w:rsid w:val="00AB15C9"/>
    <w:rsid w:val="00AE77CA"/>
    <w:rsid w:val="00AF0F2F"/>
    <w:rsid w:val="00B13259"/>
    <w:rsid w:val="00B17D2E"/>
    <w:rsid w:val="00B4529B"/>
    <w:rsid w:val="00C047B1"/>
    <w:rsid w:val="00C04A8B"/>
    <w:rsid w:val="00C246CD"/>
    <w:rsid w:val="00C4338D"/>
    <w:rsid w:val="00C43A77"/>
    <w:rsid w:val="00C5427F"/>
    <w:rsid w:val="00C913B9"/>
    <w:rsid w:val="00CD38D4"/>
    <w:rsid w:val="00CE2C9B"/>
    <w:rsid w:val="00CE30C6"/>
    <w:rsid w:val="00CE7102"/>
    <w:rsid w:val="00CF2698"/>
    <w:rsid w:val="00D23932"/>
    <w:rsid w:val="00D26DC2"/>
    <w:rsid w:val="00D27CF9"/>
    <w:rsid w:val="00D61012"/>
    <w:rsid w:val="00D61123"/>
    <w:rsid w:val="00D70913"/>
    <w:rsid w:val="00D75962"/>
    <w:rsid w:val="00D872AB"/>
    <w:rsid w:val="00DC1517"/>
    <w:rsid w:val="00DD7169"/>
    <w:rsid w:val="00E04618"/>
    <w:rsid w:val="00E0633D"/>
    <w:rsid w:val="00E0671C"/>
    <w:rsid w:val="00E210C2"/>
    <w:rsid w:val="00E37BBC"/>
    <w:rsid w:val="00E4408D"/>
    <w:rsid w:val="00E737F5"/>
    <w:rsid w:val="00EA099E"/>
    <w:rsid w:val="00EA30D8"/>
    <w:rsid w:val="00EC2F16"/>
    <w:rsid w:val="00EC4D5C"/>
    <w:rsid w:val="00ED12E3"/>
    <w:rsid w:val="00EE20C0"/>
    <w:rsid w:val="00F07610"/>
    <w:rsid w:val="00F146BE"/>
    <w:rsid w:val="00F17541"/>
    <w:rsid w:val="00F278B6"/>
    <w:rsid w:val="00F34E9C"/>
    <w:rsid w:val="00F36E9E"/>
    <w:rsid w:val="00F45713"/>
    <w:rsid w:val="00F47BD2"/>
    <w:rsid w:val="00F54C2E"/>
    <w:rsid w:val="00FC33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1D675E4"/>
  <w14:defaultImageDpi w14:val="32767"/>
  <w15:chartTrackingRefBased/>
  <w15:docId w15:val="{2920796F-510D-5841-9173-8086182873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441851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441851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Times New Roman" w:eastAsia="Arial Unicode MS" w:hAnsi="Times New Roman" w:cs="Times New Roman"/>
      <w:sz w:val="20"/>
      <w:szCs w:val="20"/>
      <w:bdr w:val="nil"/>
      <w:lang w:val="en-I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441851"/>
    <w:pPr>
      <w:autoSpaceDE w:val="0"/>
      <w:autoSpaceDN w:val="0"/>
      <w:adjustRightInd w:val="0"/>
    </w:pPr>
    <w:rPr>
      <w:rFonts w:ascii="Times New Roman" w:eastAsiaTheme="minorEastAsia" w:hAnsi="Times New Roman" w:cs="Times New Roman"/>
      <w:color w:val="000000"/>
      <w:lang w:bidi="gu-IN"/>
    </w:rPr>
  </w:style>
  <w:style w:type="paragraph" w:customStyle="1" w:styleId="Body">
    <w:name w:val="Body"/>
    <w:rsid w:val="00441851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 Neue" w:eastAsia="Arial Unicode MS" w:hAnsi="Helvetica Neue" w:cs="Arial Unicode MS"/>
      <w:color w:val="000000"/>
      <w:sz w:val="22"/>
      <w:szCs w:val="22"/>
      <w:bdr w:val="ni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672</Words>
  <Characters>3831</Characters>
  <Application>Microsoft Office Word</Application>
  <DocSecurity>0</DocSecurity>
  <Lines>31</Lines>
  <Paragraphs>8</Paragraphs>
  <ScaleCrop>false</ScaleCrop>
  <Company/>
  <LinksUpToDate>false</LinksUpToDate>
  <CharactersWithSpaces>44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opher Baur</dc:creator>
  <cp:keywords/>
  <dc:description/>
  <cp:lastModifiedBy>Christopher Baur</cp:lastModifiedBy>
  <cp:revision>1</cp:revision>
  <dcterms:created xsi:type="dcterms:W3CDTF">2019-07-02T13:12:00Z</dcterms:created>
  <dcterms:modified xsi:type="dcterms:W3CDTF">2019-07-02T13:12:00Z</dcterms:modified>
</cp:coreProperties>
</file>